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Look w:val="04A0" w:firstRow="1" w:lastRow="0" w:firstColumn="1" w:lastColumn="0" w:noHBand="0" w:noVBand="1"/>
      </w:tblPr>
      <w:tblGrid>
        <w:gridCol w:w="408"/>
        <w:gridCol w:w="1471"/>
        <w:gridCol w:w="1085"/>
        <w:gridCol w:w="1445"/>
        <w:gridCol w:w="1221"/>
        <w:gridCol w:w="1367"/>
        <w:gridCol w:w="1264"/>
      </w:tblGrid>
      <w:tr w:rsidR="002C603B" w14:paraId="62AC3F87" w14:textId="77777777" w:rsidTr="00F801A7">
        <w:tc>
          <w:tcPr>
            <w:tcW w:w="279" w:type="dxa"/>
          </w:tcPr>
          <w:p w14:paraId="53B02B19" w14:textId="262C8828" w:rsidR="00F801A7" w:rsidRDefault="00F801A7">
            <w:r>
              <w:t>no</w:t>
            </w:r>
          </w:p>
        </w:tc>
        <w:tc>
          <w:tcPr>
            <w:tcW w:w="2081" w:type="dxa"/>
          </w:tcPr>
          <w:p w14:paraId="28723886" w14:textId="614570B6" w:rsidR="00F801A7" w:rsidRDefault="00F801A7">
            <w:r>
              <w:t>Judul penelitian</w:t>
            </w:r>
          </w:p>
        </w:tc>
        <w:tc>
          <w:tcPr>
            <w:tcW w:w="1180" w:type="dxa"/>
          </w:tcPr>
          <w:p w14:paraId="40EF295F" w14:textId="4AD0ED20" w:rsidR="00F801A7" w:rsidRDefault="00F801A7">
            <w:r>
              <w:t>Pengarang tahun</w:t>
            </w:r>
          </w:p>
        </w:tc>
        <w:tc>
          <w:tcPr>
            <w:tcW w:w="1180" w:type="dxa"/>
          </w:tcPr>
          <w:p w14:paraId="3213004C" w14:textId="58353B48" w:rsidR="00F801A7" w:rsidRDefault="00F801A7">
            <w:r>
              <w:t>Deskripsi penelitian</w:t>
            </w:r>
          </w:p>
        </w:tc>
        <w:tc>
          <w:tcPr>
            <w:tcW w:w="1180" w:type="dxa"/>
          </w:tcPr>
          <w:p w14:paraId="1DFF34D6" w14:textId="587A390A" w:rsidR="00F801A7" w:rsidRDefault="00F801A7">
            <w:r>
              <w:t xml:space="preserve">Hasil  </w:t>
            </w:r>
          </w:p>
        </w:tc>
        <w:tc>
          <w:tcPr>
            <w:tcW w:w="1180" w:type="dxa"/>
          </w:tcPr>
          <w:p w14:paraId="629AA552" w14:textId="17D13904" w:rsidR="00F801A7" w:rsidRDefault="00F801A7">
            <w:r>
              <w:t xml:space="preserve">Keterbatasan </w:t>
            </w:r>
          </w:p>
        </w:tc>
        <w:tc>
          <w:tcPr>
            <w:tcW w:w="1181" w:type="dxa"/>
          </w:tcPr>
          <w:p w14:paraId="61C521BD" w14:textId="127C3221" w:rsidR="00F801A7" w:rsidRDefault="00F801A7">
            <w:r>
              <w:t>Prospek</w:t>
            </w:r>
          </w:p>
        </w:tc>
      </w:tr>
      <w:tr w:rsidR="008D363E" w14:paraId="234CBB3F" w14:textId="77777777" w:rsidTr="00F801A7">
        <w:tc>
          <w:tcPr>
            <w:tcW w:w="279" w:type="dxa"/>
          </w:tcPr>
          <w:p w14:paraId="6D4A35DA" w14:textId="15701ECE" w:rsidR="00F801A7" w:rsidRDefault="00F801A7">
            <w:r>
              <w:t>1</w:t>
            </w:r>
          </w:p>
        </w:tc>
        <w:tc>
          <w:tcPr>
            <w:tcW w:w="2081" w:type="dxa"/>
          </w:tcPr>
          <w:p w14:paraId="7CB150D0" w14:textId="77777777" w:rsidR="00E141DB" w:rsidRDefault="00E141DB" w:rsidP="00E141DB">
            <w:r>
              <w:t>PENERAPAN METODE SIMPLE ADDITIVE WEIGHTING (SAW) UNTUK</w:t>
            </w:r>
          </w:p>
          <w:p w14:paraId="397631BA" w14:textId="77777777" w:rsidR="00E141DB" w:rsidRDefault="00E141DB" w:rsidP="00E141DB">
            <w:r>
              <w:t>SELEKSI TENAGA KERJA BARU BAGIAN PRODUKSI</w:t>
            </w:r>
          </w:p>
          <w:p w14:paraId="5300E98D" w14:textId="065E7149" w:rsidR="00F801A7" w:rsidRDefault="00E141DB" w:rsidP="00E141DB">
            <w:r>
              <w:t>(Studi Kasus Pada PT. Jesi Jason Surja Wibowo)</w:t>
            </w:r>
          </w:p>
        </w:tc>
        <w:tc>
          <w:tcPr>
            <w:tcW w:w="1180" w:type="dxa"/>
          </w:tcPr>
          <w:p w14:paraId="2A9A7B9B" w14:textId="77777777" w:rsidR="00F801A7" w:rsidRDefault="00E141DB">
            <w:r>
              <w:t>2015</w:t>
            </w:r>
          </w:p>
          <w:p w14:paraId="650C9BB7" w14:textId="3F684D91" w:rsidR="002C603B" w:rsidRDefault="002C603B">
            <w:r>
              <w:fldChar w:fldCharType="begin" w:fldLock="1"/>
            </w:r>
            <w:r>
              <w:instrText>ADDIN CSL_CITATION {"citationItems":[{"id":"ITEM-1","itemData":{"abstract":"Human resources can not be separated from any resource, plays an important role and require special attention to settlement in accordance with what is expected. In the recruitment of employees in need of adequate human resources. Pt. Jesi jason surja wibowo in the selection of new labor still use manually. The impact of the use of selection in this manual that need a long time and human resources more so disrupt the efficiency and productivity of the company. Based on the bad impactof the disruption of the efficiency and productivity of the company then will build a computerized system for the selection of a new employee admission receipts simple additive weighting method (saw). Method saw is known as a weighting summation method, the basis of this method is to add an alternative on all weights and all atributmya criteria. The system is built to be implemented at the staf human resource department (hrd). The programming language used is visual basic. Testing of the system will be done by comparing the calculation results test of manual and included with testing black box. The results of the implementation of computerized system that is built to run with windows-based computers with the same results manual calculation and rankings but save time and human resources, so as to assist the employee recruitment selection more efficient and better.","author":[{"dropping-particle":"","family":"Faizin","given":"Agus","non-dropping-particle":"","parse-names":false,"suffix":""},{"dropping-particle":"","family":"Mulyanto","given":"Edy","non-dropping-particle":"","parse-names":false,"suffix":""}],"container-title":"Universitas Dian Nuswantoro Semarang","id":"ITEM-1","issued":{"date-parts":[["2015"]]},"page":"4","title":"Penerapan Metode Simple Additive Weighting ( SAW ) Untuk Seleksi Tenaga Kerja Baru Bagian Produksi ( Studi Kasus Pada PT . Jesi Jason Surja Wibowo )","type":"article-journal"},"uris":["http://www.mendeley.com/documents/?uuid=f4924065-1b3a-456a-b4b0-eac9197c476a"]}],"mendeley":{"formattedCitation":"(Faizin &amp; Mulyanto, 2015)","plainTextFormattedCitation":"(Faizin &amp; Mulyanto, 2015)","previouslyFormattedCitation":"(Faizin &amp; Mulyanto, 2015)"},"properties":{"noteIndex":0},"schema":"https://github.com/citation-style-language/schema/raw/master/csl-citation.json"}</w:instrText>
            </w:r>
            <w:r>
              <w:fldChar w:fldCharType="separate"/>
            </w:r>
            <w:r w:rsidRPr="002C603B">
              <w:rPr>
                <w:noProof/>
              </w:rPr>
              <w:t>(Faizin &amp; Mulyanto, 2015)</w:t>
            </w:r>
            <w:r>
              <w:fldChar w:fldCharType="end"/>
            </w:r>
          </w:p>
        </w:tc>
        <w:tc>
          <w:tcPr>
            <w:tcW w:w="1180" w:type="dxa"/>
          </w:tcPr>
          <w:p w14:paraId="2FBE9EFD" w14:textId="3BB6AE50" w:rsidR="00F801A7" w:rsidRDefault="001558CB">
            <w:r>
              <w:t>Sumber daya manusia tidak dapat dipisahkan dari sumber daya manapun, hal tersebut berperan penting serta membutuhkan perhatian yang khusus agar penyelesaiannya sesuai dengan apa yang diharapkan. Didalam perekrutan karyawan membutuhkan sumber daya yang memadai.</w:t>
            </w:r>
          </w:p>
        </w:tc>
        <w:tc>
          <w:tcPr>
            <w:tcW w:w="1180" w:type="dxa"/>
          </w:tcPr>
          <w:p w14:paraId="3EE60BC7" w14:textId="60763CCA" w:rsidR="00F801A7" w:rsidRDefault="001558CB">
            <w:r>
              <w:t>Hasilnya yaitu memberikan hasil perangkingan sama dengan perhitungan manual akan tetapli lebih menghemat waktu dan sdm manusia, sehingga dapat membantu sleksi penerimaan karyawan lebih efisien dan lebih baik</w:t>
            </w:r>
          </w:p>
        </w:tc>
        <w:tc>
          <w:tcPr>
            <w:tcW w:w="1180" w:type="dxa"/>
          </w:tcPr>
          <w:p w14:paraId="1A5EB028" w14:textId="12AB6F01" w:rsidR="00F801A7" w:rsidRDefault="001558CB" w:rsidP="001558CB">
            <w:r>
              <w:t>Aplikasi ini menggunakan aplikasi dekstop offline, untuk pengembangan selanjutnya sebaiknya dibuat dengan bahasa pemrograman php agar bisa diakses dimanapun.</w:t>
            </w:r>
            <w:r>
              <w:t xml:space="preserve"> </w:t>
            </w:r>
            <w:r>
              <w:t>Aplikasi yang dibuat masih sederhana, diharapkan dalam pengembang sistem selanjutnya dapat lebih baik lagi.</w:t>
            </w:r>
          </w:p>
        </w:tc>
        <w:tc>
          <w:tcPr>
            <w:tcW w:w="1181" w:type="dxa"/>
          </w:tcPr>
          <w:p w14:paraId="3D98A05C" w14:textId="796F010D" w:rsidR="00F801A7" w:rsidRDefault="008D363E">
            <w:r>
              <w:t>Pengujian terhadap sistem dilakukan untuk mengetahui sejauh mana sistem informasi yang dirancang dapat mengatasi masalah, serta untuk mengetahui hubungan antar komponen sistem.</w:t>
            </w:r>
          </w:p>
        </w:tc>
      </w:tr>
      <w:tr w:rsidR="002C603B" w14:paraId="29AF8D87" w14:textId="77777777" w:rsidTr="00F801A7">
        <w:tc>
          <w:tcPr>
            <w:tcW w:w="279" w:type="dxa"/>
          </w:tcPr>
          <w:p w14:paraId="050DFF27" w14:textId="095A8820" w:rsidR="00F801A7" w:rsidRDefault="00F801A7">
            <w:r>
              <w:t>2</w:t>
            </w:r>
          </w:p>
        </w:tc>
        <w:tc>
          <w:tcPr>
            <w:tcW w:w="2081" w:type="dxa"/>
          </w:tcPr>
          <w:p w14:paraId="53C80460" w14:textId="77777777" w:rsidR="008D363E" w:rsidRDefault="008D363E" w:rsidP="008D363E">
            <w:r>
              <w:t>SISTEM PENDUKUNG KEPUTUSAN PEMILIHAN PERUMAHAN</w:t>
            </w:r>
          </w:p>
          <w:p w14:paraId="3B5CC2EC" w14:textId="77777777" w:rsidR="008D363E" w:rsidRDefault="008D363E" w:rsidP="008D363E">
            <w:r>
              <w:t>MENGGUNAKAN METODE AHP BERBASIS WEB</w:t>
            </w:r>
          </w:p>
          <w:p w14:paraId="05023E3C" w14:textId="70AEAEB9" w:rsidR="00F801A7" w:rsidRDefault="008D363E" w:rsidP="008D363E">
            <w:r>
              <w:t>(STUDI KASUS CV. WISMA ANUNGKRIYA DEMAK)</w:t>
            </w:r>
          </w:p>
        </w:tc>
        <w:tc>
          <w:tcPr>
            <w:tcW w:w="1180" w:type="dxa"/>
          </w:tcPr>
          <w:p w14:paraId="4C723C99" w14:textId="77777777" w:rsidR="00F801A7" w:rsidRDefault="008D363E">
            <w:r>
              <w:t>2013</w:t>
            </w:r>
          </w:p>
          <w:p w14:paraId="421A26B7" w14:textId="24237C0C" w:rsidR="002C603B" w:rsidRDefault="002C603B">
            <w:r>
              <w:fldChar w:fldCharType="begin" w:fldLock="1"/>
            </w:r>
            <w:r>
              <w:instrText>ADDIN CSL_CITATION {"citationItems":[{"id":"ITEM-1","itemData":{"author":[{"dropping-particle":"","family":"Hermawan Ardiyanto","given":"","non-dropping-particle":"","parse-names":false,"suffix":""}],"id":"ITEM-1","issue":"3","issued":{"date-parts":[["2017"]]},"note":"ahp perumahan","page":"0-8","title":"Sistem pendukung keputusan (SPK) adalah sebuah sistem yang dapat membantu seseorang dalam mengambil\nkeputusan dari berbagai jenis pilihan yang dilakukan secara akurat dan sesuai dengan sasaran yang diinginkan.\nBanyak permasalahan yang dapat diselesaikan d","type":"article-journal","volume":"2"},"uris":["http://www.mendeley.com/documents/?uuid=0d55f825-b51d-448f-8370-a7430a312c6d"]}],"mendeley":{"formattedCitation":"(Hermawan Ardiyanto, 2017)","plainTextFormattedCitation":"(Hermawan Ardiyanto, 2017)","previouslyFormattedCitation":"(Hermawan Ardiyanto, 2017)"},"properties":{"noteIndex":0},"schema":"https://github.com/citation-style-language/schema/raw/master/csl-citation.json"}</w:instrText>
            </w:r>
            <w:r>
              <w:fldChar w:fldCharType="separate"/>
            </w:r>
            <w:r w:rsidRPr="002C603B">
              <w:rPr>
                <w:noProof/>
              </w:rPr>
              <w:t>(Hermawan Ardiyanto, 2017)</w:t>
            </w:r>
            <w:r>
              <w:fldChar w:fldCharType="end"/>
            </w:r>
          </w:p>
        </w:tc>
        <w:tc>
          <w:tcPr>
            <w:tcW w:w="1180" w:type="dxa"/>
          </w:tcPr>
          <w:p w14:paraId="004C06B0" w14:textId="6598215B" w:rsidR="00F801A7" w:rsidRDefault="008D363E">
            <w:r>
              <w:t xml:space="preserve">Rumah merupakan tempat tinggal bersama keluarga dan ditempati selamanya maupun untuk investasi. Konsumen harus lebih teliti dalam </w:t>
            </w:r>
            <w:r>
              <w:lastRenderedPageBreak/>
              <w:t xml:space="preserve">memilih perumahan yang akan dibeli. Marketing CV. Wisma Anungkriya sering merasa sedikit kesulitan menghadapi konsumen yang ragu saat memilih perumahan, sehingga perlu dibuat Sistem Pendukung Keputusan (SPK) dengan menerapkan metode Analytical Hierarchy Process (AHP). Metode AHP adalah metode yang digunakan untuk menilai tindakan yang dikaitkan dengan perbandingan bobot kepentingan antara faktor serta perbandingan beberapa </w:t>
            </w:r>
            <w:r>
              <w:lastRenderedPageBreak/>
              <w:t>alternatif pilihan.</w:t>
            </w:r>
          </w:p>
        </w:tc>
        <w:tc>
          <w:tcPr>
            <w:tcW w:w="1180" w:type="dxa"/>
          </w:tcPr>
          <w:p w14:paraId="7FA936FF" w14:textId="16F3F4FB" w:rsidR="00F801A7" w:rsidRDefault="008D363E">
            <w:r>
              <w:lastRenderedPageBreak/>
              <w:t xml:space="preserve">Metode ini akan memberikan hasil pembobotan dari masing-masing alternatif pilihan sesuai dengan banyak kriteria </w:t>
            </w:r>
            <w:r>
              <w:lastRenderedPageBreak/>
              <w:t>yang ditetapkan, yaitu harga, lokasi, dan tipe.</w:t>
            </w:r>
          </w:p>
        </w:tc>
        <w:tc>
          <w:tcPr>
            <w:tcW w:w="1180" w:type="dxa"/>
          </w:tcPr>
          <w:p w14:paraId="263F1EB0" w14:textId="77777777" w:rsidR="008D363E" w:rsidRDefault="008D363E">
            <w:r>
              <w:lastRenderedPageBreak/>
              <w:t>Hasil akhir metode AHP tergantung pada inputan yang dimasukan pengguna.</w:t>
            </w:r>
          </w:p>
          <w:p w14:paraId="19AFC329" w14:textId="47A529BD" w:rsidR="00F801A7" w:rsidRDefault="008D363E">
            <w:r>
              <w:t xml:space="preserve">Tidak ada pengujian secara statistik dalam metode </w:t>
            </w:r>
            <w:r>
              <w:lastRenderedPageBreak/>
              <w:t>AHP. Sehingga pengujian yang dilakukan kurang bisa dibuktikan kebenarannya.</w:t>
            </w:r>
          </w:p>
        </w:tc>
        <w:tc>
          <w:tcPr>
            <w:tcW w:w="1181" w:type="dxa"/>
          </w:tcPr>
          <w:p w14:paraId="565C0F2C" w14:textId="77777777" w:rsidR="008D363E" w:rsidRDefault="008D363E">
            <w:r>
              <w:lastRenderedPageBreak/>
              <w:t>Dapat melakukan otentikasi admin.</w:t>
            </w:r>
          </w:p>
          <w:p w14:paraId="67B485FB" w14:textId="77777777" w:rsidR="008D363E" w:rsidRDefault="008D363E">
            <w:r>
              <w:t>Dapat mengelola data master yang terdiri atas data perumahan, tipe, dan admin.</w:t>
            </w:r>
          </w:p>
          <w:p w14:paraId="6263E81F" w14:textId="77777777" w:rsidR="008D363E" w:rsidRDefault="008D363E">
            <w:r>
              <w:lastRenderedPageBreak/>
              <w:t>Dapat melakukan proses pemilihan dan menampilkan hasil keputusan prioritas perumahan.</w:t>
            </w:r>
          </w:p>
          <w:p w14:paraId="06DEBAC3" w14:textId="4B53A168" w:rsidR="00F801A7" w:rsidRDefault="008D363E">
            <w:r>
              <w:t>Dapat menampilkan informasi perumahan dalam tampilan peta.</w:t>
            </w:r>
          </w:p>
        </w:tc>
      </w:tr>
      <w:tr w:rsidR="002C603B" w14:paraId="42D0C653" w14:textId="77777777" w:rsidTr="00F801A7">
        <w:tc>
          <w:tcPr>
            <w:tcW w:w="279" w:type="dxa"/>
          </w:tcPr>
          <w:p w14:paraId="4ED540D8" w14:textId="7124EB72" w:rsidR="00F801A7" w:rsidRDefault="00F801A7">
            <w:r>
              <w:lastRenderedPageBreak/>
              <w:t>3</w:t>
            </w:r>
          </w:p>
        </w:tc>
        <w:tc>
          <w:tcPr>
            <w:tcW w:w="2081" w:type="dxa"/>
          </w:tcPr>
          <w:p w14:paraId="66257F46" w14:textId="3DCFD74E" w:rsidR="00F801A7" w:rsidRDefault="00092EF7">
            <w:r>
              <w:t>Sistem Pendukung Keputusan Menggunakan Metode WP (Weight Product) Pemilihan Minat Jurusan</w:t>
            </w:r>
          </w:p>
        </w:tc>
        <w:tc>
          <w:tcPr>
            <w:tcW w:w="1180" w:type="dxa"/>
          </w:tcPr>
          <w:p w14:paraId="71EABB21" w14:textId="77777777" w:rsidR="00F801A7" w:rsidRDefault="00092EF7">
            <w:r>
              <w:t>2016</w:t>
            </w:r>
          </w:p>
          <w:p w14:paraId="47909458" w14:textId="10FD4563" w:rsidR="002C603B" w:rsidRDefault="002C603B">
            <w:r>
              <w:fldChar w:fldCharType="begin" w:fldLock="1"/>
            </w:r>
            <w:r>
              <w:instrText>ADDIN CSL_CITATION {"citationItems":[{"id":"ITEM-1","itemData":{"DOI":"10.36054/jict-ikmi.v16i2.23","ISSN":"2302-0261","abstract":"Sistem penjurusan yang digunakan saat ini masih mengalami kendala karena masih menggunakan tes peminatan mata pelajaran tertentu sebagai metode penjurusan dimana penilaian yang dihasilkan membutuhkan proses yang relatif lama dan belum menghasilkan nilai keputusan yang baik dan tepat untuk siswa. Hal ini dikarenakan dengan metode yang digunakan sekarang belum menghasilkan keselarasan anatara hasil dengan kemampuan sesungguhnya yang dimiliki siswa. Penjurusan ini mempunyai beberapa kriteria, sehingga membuat guru Bimbingan konseling (BK) kesulitan dalam membantu siswa menentukan jurusan. Penelitian ini menggunakan metode WP (weight product). Metode WP adalah salah satu analisis pengambil keputusan multi-kriteria dengan menentukan faktor kriteria sebagai manfaat (konflik antar kriteria) dengan mencari hasil perkalian nilai kriteria alternatif terhadap bobot kriteria. Penerapan pemilihan minat jurusan dengan menggunakan sistem pendukung keputusan melalui metode weight product dapat membantu dan mempermudah kurikulum dalam menentukan penjurusan siswa di kelas. Sistem pendukung keputusan ini dapat membantu guru BK untuk membantu siswa dalam menentukan jurusan. Sistem pendukung keputusan ini juga dapat mengurangi terjadinya kesalahan siswa dalam memilih jurusan.","author":[{"dropping-particle":"","family":"Mahardika","given":"Fathoni","non-dropping-particle":"","parse-names":false,"suffix":""},{"dropping-particle":"","family":"Ummiyati","given":"Ummiyati","non-dropping-particle":"","parse-names":false,"suffix":""},{"dropping-particle":"","family":"Martanto","given":"Martanto","non-dropping-particle":"","parse-names":false,"suffix":""}],"container-title":"Jurnal ICT : Information Communication &amp; Technology","id":"ITEM-1","issue":"2","issued":{"date-parts":[["2017"]]},"page":"53-57","title":"Sistem Pendukung Keputusan Menggunakan Metode WP (Weight Product) Pemilihan Minat Jurusan","type":"article-journal","volume":"16"},"uris":["http://www.mendeley.com/documents/?uuid=0f3a192e-61cd-4af2-953a-b10240d73746"]}],"mendeley":{"formattedCitation":"(Mahardika et al., 2017)","plainTextFormattedCitation":"(Mahardika et al., 2017)"},"properties":{"noteIndex":0},"schema":"https://github.com/citation-style-language/schema/raw/master/csl-citation.json"}</w:instrText>
            </w:r>
            <w:r>
              <w:fldChar w:fldCharType="separate"/>
            </w:r>
            <w:r w:rsidRPr="002C603B">
              <w:rPr>
                <w:noProof/>
              </w:rPr>
              <w:t>(Mahardika et al., 2017)</w:t>
            </w:r>
            <w:r>
              <w:fldChar w:fldCharType="end"/>
            </w:r>
          </w:p>
        </w:tc>
        <w:tc>
          <w:tcPr>
            <w:tcW w:w="1180" w:type="dxa"/>
          </w:tcPr>
          <w:p w14:paraId="4C6C1632" w14:textId="77777777" w:rsidR="00092EF7" w:rsidRDefault="00092EF7" w:rsidP="00092EF7">
            <w:r>
              <w:t>Penjurusan ini</w:t>
            </w:r>
          </w:p>
          <w:p w14:paraId="699C61EA" w14:textId="77777777" w:rsidR="00092EF7" w:rsidRDefault="00092EF7" w:rsidP="00092EF7">
            <w:r>
              <w:t>mempunyai beberapa kriteria, sehingga membuat guru Bimbingan konseling (BK) kesulitan dalam</w:t>
            </w:r>
          </w:p>
          <w:p w14:paraId="2F654179" w14:textId="77777777" w:rsidR="00092EF7" w:rsidRDefault="00092EF7" w:rsidP="00092EF7">
            <w:r>
              <w:t>membantu siswa menentukan jurusan. Penelitian ini menggunakan metode WP (weight product).</w:t>
            </w:r>
          </w:p>
          <w:p w14:paraId="5A8D9546" w14:textId="77777777" w:rsidR="00092EF7" w:rsidRDefault="00092EF7" w:rsidP="00092EF7">
            <w:r>
              <w:t>Metode WP adalah salah satu analisis pengambil keputusan multi-kriteria dengan menentukan faktor</w:t>
            </w:r>
          </w:p>
          <w:p w14:paraId="04A481DD" w14:textId="77777777" w:rsidR="00092EF7" w:rsidRDefault="00092EF7" w:rsidP="00092EF7">
            <w:r>
              <w:t>kriteria sebagai manfaat (konflik antar kriteria) dengan mencari hasil perkalian nilai kriteria alternatif</w:t>
            </w:r>
          </w:p>
          <w:p w14:paraId="1097CDBC" w14:textId="3616B02F" w:rsidR="00F801A7" w:rsidRDefault="00092EF7" w:rsidP="00092EF7">
            <w:r>
              <w:lastRenderedPageBreak/>
              <w:t>terhadap bobot kriteria.</w:t>
            </w:r>
          </w:p>
        </w:tc>
        <w:tc>
          <w:tcPr>
            <w:tcW w:w="1180" w:type="dxa"/>
          </w:tcPr>
          <w:p w14:paraId="682C3E60" w14:textId="77777777" w:rsidR="00092EF7" w:rsidRDefault="00092EF7" w:rsidP="00092EF7">
            <w:r>
              <w:lastRenderedPageBreak/>
              <w:t>Sistem pendukung keputusan ini dapat membantu guru BK</w:t>
            </w:r>
          </w:p>
          <w:p w14:paraId="0461DC45" w14:textId="77777777" w:rsidR="00092EF7" w:rsidRDefault="00092EF7" w:rsidP="00092EF7">
            <w:r>
              <w:t>untuk membantu siswa dalam menentukan jurusan. Sistem pendukung keputusan ini juga dapat</w:t>
            </w:r>
          </w:p>
          <w:p w14:paraId="2ABC7001" w14:textId="394BEC0E" w:rsidR="00F801A7" w:rsidRDefault="00092EF7" w:rsidP="00092EF7">
            <w:r>
              <w:t>mengurangi terjadinya kesalahan siswa dalam memilih jurusan.</w:t>
            </w:r>
          </w:p>
        </w:tc>
        <w:tc>
          <w:tcPr>
            <w:tcW w:w="1180" w:type="dxa"/>
          </w:tcPr>
          <w:p w14:paraId="1849D114" w14:textId="77777777" w:rsidR="00092EF7" w:rsidRDefault="00092EF7" w:rsidP="00092EF7">
            <w:r>
              <w:t>Pengembangan aplikasi diharapkan memiliki</w:t>
            </w:r>
          </w:p>
          <w:p w14:paraId="62E6A07D" w14:textId="77777777" w:rsidR="00092EF7" w:rsidRDefault="00092EF7" w:rsidP="00092EF7">
            <w:r>
              <w:t>tenaga khusus dalam perawatan sistem,</w:t>
            </w:r>
          </w:p>
          <w:p w14:paraId="44A7CC67" w14:textId="77777777" w:rsidR="00092EF7" w:rsidRDefault="00092EF7" w:rsidP="00092EF7">
            <w:r>
              <w:t>sehingga dapat mengurangi kerusakan pada</w:t>
            </w:r>
          </w:p>
          <w:p w14:paraId="745961F5" w14:textId="77777777" w:rsidR="00092EF7" w:rsidRDefault="00092EF7" w:rsidP="00092EF7">
            <w:r>
              <w:t>sistem. Dibutuhkannya keamanan sistem yang</w:t>
            </w:r>
          </w:p>
          <w:p w14:paraId="240FEC57" w14:textId="77777777" w:rsidR="00092EF7" w:rsidRDefault="00092EF7" w:rsidP="00092EF7">
            <w:r>
              <w:t>lebih canggih, sehingga keamanan data</w:t>
            </w:r>
          </w:p>
          <w:p w14:paraId="1A218D83" w14:textId="11EA94A8" w:rsidR="00F801A7" w:rsidRDefault="00092EF7" w:rsidP="00092EF7">
            <w:r>
              <w:t>menjadi lebih terjaga dari virus.</w:t>
            </w:r>
          </w:p>
        </w:tc>
        <w:tc>
          <w:tcPr>
            <w:tcW w:w="1181" w:type="dxa"/>
          </w:tcPr>
          <w:p w14:paraId="143EA871" w14:textId="02330234" w:rsidR="00F801A7" w:rsidRDefault="00092EF7">
            <w:r>
              <w:t xml:space="preserve">Pada sistem yang dibangun dapat membantu pihak terkait yang dalam hal ini adalah sekolah MA Salafiyah Bode Plumbon Cirebon dalam pelaporan dan pendataan guna meningkatkan prestasi siswa. Berdasarkan data hasil uji t-test yang telah dilakukan, didapatkan bahwa nilai sig.(2-tailed) sebesar 0,000 &lt; α (taraf signifikan sebesar 0,05), maka dapat disimpulkan bahwa Ho ditolak </w:t>
            </w:r>
            <w:r>
              <w:lastRenderedPageBreak/>
              <w:t>dan Ha diterima</w:t>
            </w:r>
          </w:p>
        </w:tc>
      </w:tr>
    </w:tbl>
    <w:p w14:paraId="580A62A8" w14:textId="0CD010AE" w:rsidR="00092EF7" w:rsidRDefault="00092EF7"/>
    <w:p w14:paraId="52FEE46E" w14:textId="2F85E4C1" w:rsidR="00092EF7" w:rsidRDefault="002C603B">
      <w:r>
        <w:t>Kesimpulan metode yang saya pakai, yaitu saw yaitu :</w:t>
      </w:r>
    </w:p>
    <w:p w14:paraId="71AE3BB5" w14:textId="01922355" w:rsidR="002C603B" w:rsidRDefault="002C603B" w:rsidP="002C603B">
      <w:pPr>
        <w:pStyle w:val="ListParagraph"/>
        <w:numPr>
          <w:ilvl w:val="0"/>
          <w:numId w:val="4"/>
        </w:numPr>
      </w:pPr>
      <w:r>
        <w:t>Kekurangan</w:t>
      </w:r>
    </w:p>
    <w:p w14:paraId="75842BA0" w14:textId="599F6D1D" w:rsidR="002C603B" w:rsidRDefault="002C603B" w:rsidP="002C603B">
      <w:pPr>
        <w:ind w:left="360"/>
      </w:pPr>
      <w:r w:rsidRPr="002C603B">
        <w:t>Metode SAW juga memiliki kekurangan yang perlu dipertimbangkan. Pertama, SAW tidak dapat mengukur ketidakpastian dan tidak memberikan informasi mengenai tingkat konsistensi perbandingan. Kedua, SAW didasarkan pada asumsi kepentingan yang linier, sehingga tidak cocok untuk kasus-kasus yang melibatkan penilaian subyektif atau aspek yang sulit diukur.</w:t>
      </w:r>
    </w:p>
    <w:p w14:paraId="65E70B74" w14:textId="7796BC7C" w:rsidR="002C603B" w:rsidRDefault="002C603B" w:rsidP="002C603B">
      <w:pPr>
        <w:pStyle w:val="ListParagraph"/>
        <w:numPr>
          <w:ilvl w:val="0"/>
          <w:numId w:val="4"/>
        </w:numPr>
      </w:pPr>
      <w:r>
        <w:t>Kelebihan</w:t>
      </w:r>
    </w:p>
    <w:p w14:paraId="16A553A7" w14:textId="56E72568" w:rsidR="002C603B" w:rsidRDefault="002C603B" w:rsidP="002C603B">
      <w:pPr>
        <w:ind w:left="360"/>
      </w:pPr>
      <w:r w:rsidRPr="002C603B">
        <w:t>Metode SAW juga memiliki kelebihan yang tidak kalah pentingnya. Pertama, metode ini relatif mudah dipahami dan diterapkan oleh pengambil keputusan. Kedua, SAW tidak membutuhkan perangkat lunak khusus atau teknik analisis yang rumit. Ketiga, SAW memberi bobot yang jelas pada setiap kriteria dan alternatif yang membuat proses pengambilan keputusan lebih transparan dan terukur.</w:t>
      </w:r>
    </w:p>
    <w:sectPr w:rsidR="002C603B" w:rsidSect="00F801A7">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7B7263"/>
    <w:multiLevelType w:val="hybridMultilevel"/>
    <w:tmpl w:val="F22875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8C51916"/>
    <w:multiLevelType w:val="hybridMultilevel"/>
    <w:tmpl w:val="2D5C76F2"/>
    <w:lvl w:ilvl="0" w:tplc="0F5EE14E">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3E0A3FF3"/>
    <w:multiLevelType w:val="hybridMultilevel"/>
    <w:tmpl w:val="BD12D024"/>
    <w:lvl w:ilvl="0" w:tplc="812E4C3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94766C7"/>
    <w:multiLevelType w:val="hybridMultilevel"/>
    <w:tmpl w:val="0C7A15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00813913">
    <w:abstractNumId w:val="3"/>
  </w:num>
  <w:num w:numId="2" w16cid:durableId="1977104842">
    <w:abstractNumId w:val="2"/>
  </w:num>
  <w:num w:numId="3" w16cid:durableId="815294013">
    <w:abstractNumId w:val="1"/>
  </w:num>
  <w:num w:numId="4" w16cid:durableId="456836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1A7"/>
    <w:rsid w:val="00092EF7"/>
    <w:rsid w:val="001558CB"/>
    <w:rsid w:val="00155B02"/>
    <w:rsid w:val="002C603B"/>
    <w:rsid w:val="003F3842"/>
    <w:rsid w:val="00472B0A"/>
    <w:rsid w:val="00656F5F"/>
    <w:rsid w:val="00703DA1"/>
    <w:rsid w:val="008D363E"/>
    <w:rsid w:val="00E141DB"/>
    <w:rsid w:val="00F80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98E0D"/>
  <w15:chartTrackingRefBased/>
  <w15:docId w15:val="{26BB9468-2870-4B2D-B329-9D407A55B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80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58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574A2-97A2-4FBA-8869-CBCE172C5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Pages>
  <Words>1565</Words>
  <Characters>892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 setio lasmono</dc:creator>
  <cp:keywords/>
  <dc:description/>
  <cp:lastModifiedBy>Didi setio lasmono</cp:lastModifiedBy>
  <cp:revision>1</cp:revision>
  <dcterms:created xsi:type="dcterms:W3CDTF">2024-06-13T17:21:00Z</dcterms:created>
  <dcterms:modified xsi:type="dcterms:W3CDTF">2024-06-13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607fde-29f2-36a8-8946-8cacf499b757</vt:lpwstr>
  </property>
  <property fmtid="{D5CDD505-2E9C-101B-9397-08002B2CF9AE}" pid="24" name="Mendeley Citation Style_1">
    <vt:lpwstr>http://www.zotero.org/styles/apa</vt:lpwstr>
  </property>
</Properties>
</file>